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3778D09A"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D56EA5">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29626851"/>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6FE6DC23"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D56EA5">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43F25E8D"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7C45CC"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0514A44B"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7C45CC"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2556F44E"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7C45CC"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21FD345"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D56EA5">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7C45CC"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3D08DC2B"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D56EA5">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7D9A4769"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D56EA5">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r w:rsidRPr="000B3B4A">
        <w:t xml:space="preserve">Konwolucyjna sieć neuronowa (CNN) </w:t>
      </w:r>
      <w:r w:rsidR="0068235A">
        <w:t>– charakterystyka</w:t>
      </w:r>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6859F254"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D56EA5">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bookmarkStart w:id="9" w:name="_Toc129626856"/>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1D8FBBEF"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D56EA5">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bookmarkEnd w:id="9"/>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0" w:name="_Toc12962686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0"/>
      <w:proofErr w:type="spellEnd"/>
    </w:p>
    <w:p w14:paraId="4ED15A93" w14:textId="3D35601A" w:rsidR="00356CD0" w:rsidRPr="00287C46" w:rsidRDefault="005E1638" w:rsidP="00356CD0">
      <w:pPr>
        <w:pStyle w:val="BodyText"/>
      </w:pPr>
      <w:r w:rsidRPr="00AA7748">
        <w:tab/>
      </w:r>
      <w:bookmarkStart w:id="11" w:name="_Toc129626862"/>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xml:space="preserve">”, który posłuży do trenowania konwolucyjnej sieci neuronowej. </w:t>
      </w:r>
      <w:bookmarkEnd w:id="11"/>
      <w:r w:rsidR="002D71A9">
        <w:t>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r>
        <w:t>Podstawowe informacje o zbiorze</w:t>
      </w:r>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77777777"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Pr="00B03B53">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PlainTable2"/>
              <w:tblW w:w="3668" w:type="dxa"/>
              <w:jc w:val="center"/>
              <w:tblLook w:val="04A0" w:firstRow="1" w:lastRow="0" w:firstColumn="1" w:lastColumn="0" w:noHBand="0" w:noVBand="1"/>
            </w:tblPr>
            <w:tblGrid>
              <w:gridCol w:w="2365"/>
              <w:gridCol w:w="1303"/>
            </w:tblGrid>
            <w:tr w:rsidR="00B03B53" w:rsidRPr="00B03B53" w14:paraId="2956FFA6" w14:textId="77777777" w:rsidTr="006B76D1">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vAlign w:val="center"/>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vAlign w:val="center"/>
                  <w:hideMark/>
                </w:tcPr>
                <w:p w14:paraId="411DA530" w14:textId="77777777" w:rsidR="00B03B53" w:rsidRPr="00B03B53" w:rsidRDefault="00B03B53" w:rsidP="00B03B5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6B76D1">
              <w:trPr>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87C58CF"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sidR="00D56EA5">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7B8388AC"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D56EA5">
              <w:rPr>
                <w:noProof/>
                <w:sz w:val="24"/>
                <w:szCs w:val="24"/>
              </w:rPr>
              <w:t>12</w:t>
            </w:r>
            <w:r w:rsidRPr="00166316">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60B0DE16"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D56EA5">
              <w:rPr>
                <w:noProof/>
                <w:sz w:val="24"/>
                <w:szCs w:val="24"/>
              </w:rPr>
              <w:t>13</w:t>
            </w:r>
            <w:r w:rsidRPr="00166316">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503272A2" w:rsidR="0030096B" w:rsidRPr="009C60A6" w:rsidRDefault="0030096B" w:rsidP="0030096B">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D56EA5">
              <w:rPr>
                <w:noProof/>
                <w:sz w:val="24"/>
                <w:szCs w:val="24"/>
              </w:rPr>
              <w:t>14</w:t>
            </w:r>
            <w:r w:rsidRPr="009C60A6">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56860464" w:rsidR="009C60A6" w:rsidRPr="009C60A6" w:rsidRDefault="009C60A6" w:rsidP="009C60A6">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D56EA5">
              <w:rPr>
                <w:noProof/>
                <w:sz w:val="24"/>
                <w:szCs w:val="24"/>
              </w:rPr>
              <w:t>15</w:t>
            </w:r>
            <w:r w:rsidRPr="009C60A6">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proofErr w:type="spellStart"/>
      <w:r>
        <w:t>Pre</w:t>
      </w:r>
      <w:r w:rsidR="00C3346B">
        <w:t>-</w:t>
      </w:r>
      <w:r>
        <w:t>processing</w:t>
      </w:r>
      <w:proofErr w:type="spellEnd"/>
    </w:p>
    <w:p w14:paraId="62C6E12C" w14:textId="2246CB0F"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w:t>
      </w:r>
      <w:r w:rsidR="00DF3CAA">
        <w:t xml:space="preserve">każdy z nich na </w:t>
      </w:r>
      <w:r w:rsidR="00DF3CAA">
        <w:t>macierze</w:t>
      </w:r>
      <w:r w:rsidR="00DF3CAA">
        <w:t>.</w:t>
      </w:r>
      <w:r w:rsidR="00DF3CAA">
        <w:t xml:space="preserv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r w:rsidR="009912AC" w:rsidRPr="009912AC">
        <w:t>encoding</w:t>
      </w:r>
      <w:proofErr w:type="spell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w:t>
      </w:r>
      <w:r w:rsidR="009912AC" w:rsidRPr="009912AC">
        <w:t xml:space="preserve"> </w:t>
      </w:r>
      <w:r w:rsidR="009912AC">
        <w:t xml:space="preserve">Proces ten </w:t>
      </w:r>
      <w:proofErr w:type="spellStart"/>
      <w:r w:rsidR="009912AC">
        <w:t>polegna</w:t>
      </w:r>
      <w:proofErr w:type="spellEnd"/>
      <w:r w:rsidR="009912AC">
        <w:t xml:space="preserve">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D5B36B6"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się że przeszło 50 000 obrazów w zbiorze treningowym to bardzo dużo, jednak wraz z wzrastającą liczbą parametrów modelu warto posiadać więcej danych przeznaczonych do trenowania co raz to bardziej skomplikowanych sieci neuronowych. Na tym też data </w:t>
      </w:r>
      <w:proofErr w:type="spellStart"/>
      <w:r w:rsidR="00891C7F">
        <w:t>augmentation</w:t>
      </w:r>
      <w:proofErr w:type="spellEnd"/>
      <w:r w:rsidR="00891C7F">
        <w:t xml:space="preserve">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w:t>
      </w:r>
      <w:r w:rsidR="00891C7F">
        <w:t>uniknąć problemu przetrenowania</w:t>
      </w:r>
      <w:r w:rsidR="00891C7F">
        <w:t xml:space="preserve"> dzięki bardziej zróżnicowanemu zbiorowi danych. W związku z tym operacj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215FF3F9" w:rsidR="00D56EA5" w:rsidRPr="00D56EA5" w:rsidRDefault="00D56EA5" w:rsidP="00D56EA5">
            <w:pPr>
              <w:pStyle w:val="Caption"/>
              <w:jc w:val="center"/>
              <w:rPr>
                <w:sz w:val="24"/>
                <w:szCs w:val="24"/>
              </w:rPr>
            </w:pPr>
            <w:r w:rsidRPr="00D56EA5">
              <w:rPr>
                <w:sz w:val="24"/>
                <w:szCs w:val="24"/>
              </w:rPr>
              <w:t xml:space="preserve">Rysunek </w:t>
            </w:r>
            <w:r w:rsidRPr="00D56EA5">
              <w:rPr>
                <w:sz w:val="24"/>
                <w:szCs w:val="24"/>
              </w:rPr>
              <w:fldChar w:fldCharType="begin"/>
            </w:r>
            <w:r w:rsidRPr="00D56EA5">
              <w:rPr>
                <w:sz w:val="24"/>
                <w:szCs w:val="24"/>
              </w:rPr>
              <w:instrText xml:space="preserve"> SEQ Rysunek \* ARABIC </w:instrText>
            </w:r>
            <w:r w:rsidRPr="00D56EA5">
              <w:rPr>
                <w:sz w:val="24"/>
                <w:szCs w:val="24"/>
              </w:rPr>
              <w:fldChar w:fldCharType="separate"/>
            </w:r>
            <w:r w:rsidRPr="00D56EA5">
              <w:rPr>
                <w:noProof/>
                <w:sz w:val="24"/>
                <w:szCs w:val="24"/>
              </w:rPr>
              <w:t>16</w:t>
            </w:r>
            <w:r w:rsidRPr="00D56EA5">
              <w:rPr>
                <w:sz w:val="24"/>
                <w:szCs w:val="24"/>
              </w:rPr>
              <w:fldChar w:fldCharType="end"/>
            </w:r>
            <w:r w:rsidRPr="00D56EA5">
              <w:rPr>
                <w:sz w:val="24"/>
                <w:szCs w:val="24"/>
              </w:rPr>
              <w:t xml:space="preserve">. </w:t>
            </w:r>
            <w:r w:rsidRPr="00D56EA5">
              <w:rPr>
                <w:sz w:val="24"/>
                <w:szCs w:val="24"/>
              </w:rPr>
              <w:t>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C37E742" w14:textId="6B565EDF" w:rsidR="00740509" w:rsidRPr="00F24684" w:rsidRDefault="00740509" w:rsidP="00F24684">
      <w:pPr>
        <w:pStyle w:val="BodyText"/>
      </w:pPr>
    </w:p>
    <w:p w14:paraId="276F4ED9" w14:textId="30F0B34C" w:rsidR="004B3225" w:rsidRDefault="004B3225" w:rsidP="005365F6">
      <w:pPr>
        <w:pStyle w:val="BodyText"/>
      </w:pPr>
    </w:p>
    <w:p w14:paraId="74309739" w14:textId="77777777" w:rsidR="00666FD1" w:rsidRDefault="00666FD1" w:rsidP="00666FD1">
      <w:pPr>
        <w:pStyle w:val="BodyText"/>
        <w:ind w:left="708"/>
      </w:pPr>
    </w:p>
    <w:p w14:paraId="07264EFC" w14:textId="77777777" w:rsidR="004B3225" w:rsidRPr="00C57B4E" w:rsidRDefault="00666FD1">
      <w:pPr>
        <w:pStyle w:val="BodyText"/>
        <w:rPr>
          <w:lang w:val="en-US"/>
        </w:rPr>
      </w:pPr>
      <w:r w:rsidRPr="002C59F6">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lastRenderedPageBreak/>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99543A" w:rsidRPr="00C57B4E">
        <w:rPr>
          <w:lang w:val="en-US"/>
        </w:rPr>
        <w:t>.</w:t>
      </w:r>
    </w:p>
    <w:p w14:paraId="63B0D4F7" w14:textId="0EC71D02" w:rsidR="00E565E1" w:rsidRDefault="00864C47" w:rsidP="00E565E1">
      <w:pPr>
        <w:pStyle w:val="Heading4"/>
      </w:pPr>
      <w:bookmarkStart w:id="12" w:name="_Toc129626869"/>
      <w:proofErr w:type="spellStart"/>
      <w:r>
        <w:t>Kdsjdjs</w:t>
      </w:r>
      <w:proofErr w:type="spellEnd"/>
      <w:r>
        <w:t xml:space="preserve"> </w:t>
      </w:r>
      <w:proofErr w:type="spellStart"/>
      <w:r>
        <w:t>adsdfs</w:t>
      </w:r>
      <w:proofErr w:type="spellEnd"/>
      <w:r>
        <w:t xml:space="preserve"> </w:t>
      </w:r>
      <w:proofErr w:type="spellStart"/>
      <w:r>
        <w:t>dfsdf</w:t>
      </w:r>
      <w:r w:rsidR="00E565E1">
        <w:t>h</w:t>
      </w:r>
      <w:bookmarkEnd w:id="12"/>
      <w:proofErr w:type="spellEnd"/>
    </w:p>
    <w:p w14:paraId="11E6E325" w14:textId="77777777" w:rsidR="00666FD1" w:rsidRDefault="00666FD1" w:rsidP="00666FD1">
      <w:pPr>
        <w:pStyle w:val="BodyText"/>
        <w:ind w:left="708"/>
      </w:pPr>
    </w:p>
    <w:p w14:paraId="61A4CCFE" w14:textId="77777777" w:rsidR="00297390"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w:t>
      </w:r>
      <w:r w:rsidR="00785BDC">
        <w:rPr>
          <w:rStyle w:val="FootnoteReference"/>
        </w:rPr>
        <w:footnoteReference w:id="28"/>
      </w:r>
      <w:r w:rsidR="00785BDC" w:rsidRPr="00C57B4E">
        <w:rPr>
          <w:lang w:val="en-US"/>
        </w:rPr>
        <w:t xml:space="preserve"> </w:t>
      </w:r>
      <w:r w:rsidR="00785BDC">
        <w:rPr>
          <w:rStyle w:val="FootnoteReference"/>
        </w:rPr>
        <w:footnoteReference w:id="29"/>
      </w:r>
    </w:p>
    <w:p w14:paraId="0A592237" w14:textId="77777777" w:rsidR="003A63BE" w:rsidRPr="00C57B4E" w:rsidRDefault="00864C47">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188247B6" w14:textId="77777777" w:rsidR="003A63BE" w:rsidRPr="00C57B4E" w:rsidRDefault="00C135E4">
      <w:pPr>
        <w:pStyle w:val="BodyText"/>
        <w:rPr>
          <w:lang w:val="en-US"/>
        </w:rPr>
      </w:pPr>
      <w:r w:rsidRPr="00C57B4E">
        <w:rPr>
          <w:lang w:val="en-US"/>
        </w:rPr>
        <w:tab/>
      </w:r>
      <w:r w:rsidR="00193BA4" w:rsidRPr="00C57B4E">
        <w:rPr>
          <w:lang w:val="en-US"/>
        </w:rPr>
        <w:t xml:space="preserve">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lastRenderedPageBreak/>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465026" w:rsidRPr="00C57B4E">
        <w:rPr>
          <w:lang w:val="en-US"/>
        </w:rPr>
        <w:t xml:space="preserve">. </w:t>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w:t>
      </w:r>
      <w:proofErr w:type="spellStart"/>
      <w:r w:rsidR="00FF4CF0" w:rsidRPr="00C57B4E">
        <w:rPr>
          <w:lang w:val="en-US"/>
        </w:rPr>
        <w:t>ea</w:t>
      </w:r>
      <w:proofErr w:type="spellEnd"/>
      <w:r w:rsidR="00FF4CF0" w:rsidRPr="00C57B4E">
        <w:rPr>
          <w:lang w:val="en-US"/>
        </w:rPr>
        <w:t xml:space="preserve"> </w:t>
      </w:r>
      <w:proofErr w:type="spellStart"/>
      <w:r w:rsidR="00FF4CF0" w:rsidRPr="00C57B4E">
        <w:rPr>
          <w:lang w:val="en-US"/>
        </w:rPr>
        <w:t>commodo</w:t>
      </w:r>
      <w:proofErr w:type="spellEnd"/>
      <w:r w:rsidR="00FF4CF0" w:rsidRPr="00C57B4E">
        <w:rPr>
          <w:lang w:val="en-US"/>
        </w:rPr>
        <w:t xml:space="preserve"> </w:t>
      </w:r>
      <w:proofErr w:type="spellStart"/>
      <w:r w:rsidR="00FF4CF0" w:rsidRPr="00C57B4E">
        <w:rPr>
          <w:lang w:val="en-US"/>
        </w:rPr>
        <w:t>consequat</w:t>
      </w:r>
      <w:proofErr w:type="spellEnd"/>
      <w:r w:rsidR="00FF4CF0" w:rsidRPr="00C57B4E">
        <w:rPr>
          <w:lang w:val="en-US"/>
        </w:rPr>
        <w:t xml:space="preserve">. Duis </w:t>
      </w:r>
      <w:proofErr w:type="spellStart"/>
      <w:r w:rsidR="00FF4CF0" w:rsidRPr="00C57B4E">
        <w:rPr>
          <w:lang w:val="en-US"/>
        </w:rPr>
        <w:t>aute</w:t>
      </w:r>
      <w:proofErr w:type="spellEnd"/>
      <w:r w:rsidR="00FF4CF0" w:rsidRPr="00C57B4E">
        <w:rPr>
          <w:lang w:val="en-US"/>
        </w:rPr>
        <w:t xml:space="preserve"> </w:t>
      </w:r>
      <w:proofErr w:type="spellStart"/>
      <w:r w:rsidR="00FF4CF0" w:rsidRPr="00C57B4E">
        <w:rPr>
          <w:lang w:val="en-US"/>
        </w:rPr>
        <w:t>irure</w:t>
      </w:r>
      <w:proofErr w:type="spellEnd"/>
      <w:r w:rsidR="00FF4CF0" w:rsidRPr="00C57B4E">
        <w:rPr>
          <w:lang w:val="en-US"/>
        </w:rPr>
        <w:t xml:space="preserve"> dolor in </w:t>
      </w:r>
      <w:proofErr w:type="spellStart"/>
      <w:r w:rsidR="00FF4CF0" w:rsidRPr="00C57B4E">
        <w:rPr>
          <w:lang w:val="en-US"/>
        </w:rPr>
        <w:t>reprehenderit</w:t>
      </w:r>
      <w:proofErr w:type="spellEnd"/>
      <w:r w:rsidR="00FF4CF0" w:rsidRPr="00C57B4E">
        <w:rPr>
          <w:lang w:val="en-US"/>
        </w:rPr>
        <w:t xml:space="preserve"> in </w:t>
      </w:r>
      <w:proofErr w:type="spellStart"/>
      <w:r w:rsidR="00FF4CF0" w:rsidRPr="00C57B4E">
        <w:rPr>
          <w:lang w:val="en-US"/>
        </w:rPr>
        <w:t>voluptate</w:t>
      </w:r>
      <w:proofErr w:type="spellEnd"/>
      <w:r w:rsidR="00FF4CF0" w:rsidRPr="00C57B4E">
        <w:rPr>
          <w:lang w:val="en-US"/>
        </w:rPr>
        <w:t xml:space="preserve"> </w:t>
      </w:r>
      <w:proofErr w:type="spellStart"/>
      <w:r w:rsidR="00FF4CF0" w:rsidRPr="00C57B4E">
        <w:rPr>
          <w:lang w:val="en-US"/>
        </w:rPr>
        <w:t>velit</w:t>
      </w:r>
      <w:proofErr w:type="spellEnd"/>
      <w:r w:rsidR="00FF4CF0" w:rsidRPr="00C57B4E">
        <w:rPr>
          <w:lang w:val="en-US"/>
        </w:rPr>
        <w:t xml:space="preserve"> </w:t>
      </w:r>
      <w:proofErr w:type="spellStart"/>
      <w:r w:rsidR="00FF4CF0" w:rsidRPr="00C57B4E">
        <w:rPr>
          <w:lang w:val="en-US"/>
        </w:rPr>
        <w:t>esse</w:t>
      </w:r>
      <w:proofErr w:type="spellEnd"/>
      <w:r w:rsidR="00FF4CF0" w:rsidRPr="00C57B4E">
        <w:rPr>
          <w:lang w:val="en-US"/>
        </w:rPr>
        <w:t xml:space="preserve"> </w:t>
      </w:r>
      <w:proofErr w:type="spellStart"/>
      <w:r w:rsidR="00FF4CF0" w:rsidRPr="00C57B4E">
        <w:rPr>
          <w:lang w:val="en-US"/>
        </w:rPr>
        <w:t>cillum</w:t>
      </w:r>
      <w:proofErr w:type="spellEnd"/>
      <w:r w:rsidR="00FF4CF0" w:rsidRPr="00C57B4E">
        <w:rPr>
          <w:lang w:val="en-US"/>
        </w:rPr>
        <w:t xml:space="preserve"> dolore </w:t>
      </w:r>
      <w:proofErr w:type="spellStart"/>
      <w:r w:rsidR="00FF4CF0" w:rsidRPr="00C57B4E">
        <w:rPr>
          <w:lang w:val="en-US"/>
        </w:rPr>
        <w:t>eu</w:t>
      </w:r>
      <w:proofErr w:type="spellEnd"/>
      <w:r w:rsidR="00FF4CF0" w:rsidRPr="00C57B4E">
        <w:rPr>
          <w:lang w:val="en-US"/>
        </w:rPr>
        <w:t xml:space="preserve"> </w:t>
      </w:r>
      <w:proofErr w:type="spellStart"/>
      <w:r w:rsidR="00FF4CF0" w:rsidRPr="00C57B4E">
        <w:rPr>
          <w:lang w:val="en-US"/>
        </w:rPr>
        <w:t>fugiat</w:t>
      </w:r>
      <w:proofErr w:type="spellEnd"/>
      <w:r w:rsidR="00FF4CF0" w:rsidRPr="00C57B4E">
        <w:rPr>
          <w:lang w:val="en-US"/>
        </w:rPr>
        <w:t xml:space="preserve"> </w:t>
      </w:r>
      <w:proofErr w:type="spellStart"/>
      <w:r w:rsidR="00FF4CF0" w:rsidRPr="00C57B4E">
        <w:rPr>
          <w:lang w:val="en-US"/>
        </w:rPr>
        <w:t>nulla</w:t>
      </w:r>
      <w:proofErr w:type="spellEnd"/>
      <w:r w:rsidR="00FF4CF0" w:rsidRPr="00C57B4E">
        <w:rPr>
          <w:lang w:val="en-US"/>
        </w:rPr>
        <w:t xml:space="preserve"> </w:t>
      </w:r>
      <w:proofErr w:type="spellStart"/>
      <w:r w:rsidR="00FF4CF0" w:rsidRPr="00C57B4E">
        <w:rPr>
          <w:lang w:val="en-US"/>
        </w:rPr>
        <w:t>pariatur</w:t>
      </w:r>
      <w:proofErr w:type="spellEnd"/>
      <w:r w:rsidR="00942004" w:rsidRPr="00C57B4E">
        <w:rPr>
          <w:lang w:val="en-US"/>
        </w:rPr>
        <w:t xml:space="preserve">. </w:t>
      </w:r>
    </w:p>
    <w:p w14:paraId="5905DFA4" w14:textId="77777777" w:rsidR="007B0711" w:rsidRPr="00C57B4E" w:rsidRDefault="006A4F33">
      <w:pPr>
        <w:pStyle w:val="BodyText"/>
        <w:rPr>
          <w:lang w:val="en-US"/>
        </w:rPr>
      </w:pPr>
      <w:r w:rsidRPr="00C57B4E">
        <w:rPr>
          <w:lang w:val="en-US"/>
        </w:rPr>
        <w:tab/>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ea</w:t>
      </w:r>
      <w:r w:rsidR="007B0711" w:rsidRPr="00C57B4E">
        <w:rPr>
          <w:lang w:val="en-US"/>
        </w:rPr>
        <w:t>.</w:t>
      </w:r>
    </w:p>
    <w:p w14:paraId="51617E34" w14:textId="77777777" w:rsidR="006535C6" w:rsidRDefault="006E1476" w:rsidP="006535C6">
      <w:pPr>
        <w:pStyle w:val="BodyText"/>
      </w:pPr>
      <w:r w:rsidRPr="00C57B4E">
        <w:rPr>
          <w:rFonts w:cs="Arial"/>
          <w:b/>
          <w:bCs/>
          <w:kern w:val="32"/>
          <w:sz w:val="40"/>
          <w:szCs w:val="40"/>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AB419F">
        <w:t>.</w:t>
      </w:r>
    </w:p>
    <w:p w14:paraId="243372C0" w14:textId="77777777" w:rsidR="00416A75" w:rsidRDefault="00CB3972" w:rsidP="00416A75">
      <w:pPr>
        <w:pStyle w:val="Heading4"/>
      </w:pPr>
      <w:r>
        <w:t xml:space="preserve"> </w:t>
      </w:r>
      <w:bookmarkStart w:id="13" w:name="_Toc129626870"/>
      <w:proofErr w:type="spellStart"/>
      <w:r w:rsidR="006D7F80">
        <w:t>Loriem</w:t>
      </w:r>
      <w:proofErr w:type="spellEnd"/>
      <w:r w:rsidR="006D7F80">
        <w:t xml:space="preserve"> lori </w:t>
      </w:r>
      <w:proofErr w:type="spellStart"/>
      <w:r w:rsidR="006D7F80">
        <w:t>trinume</w:t>
      </w:r>
      <w:proofErr w:type="spellEnd"/>
      <w:r w:rsidR="006D7F80">
        <w:t xml:space="preserve"> </w:t>
      </w:r>
      <w:proofErr w:type="spellStart"/>
      <w:r w:rsidR="006D7F80">
        <w:t>trie</w:t>
      </w:r>
      <w:bookmarkEnd w:id="13"/>
      <w:proofErr w:type="spellEnd"/>
    </w:p>
    <w:p w14:paraId="64C5EBC4" w14:textId="77777777" w:rsidR="00666FD1" w:rsidRDefault="00666FD1" w:rsidP="00666FD1">
      <w:pPr>
        <w:pStyle w:val="BodyText"/>
        <w:ind w:left="708"/>
      </w:pPr>
    </w:p>
    <w:p w14:paraId="17F2AB00" w14:textId="77777777" w:rsidR="00416A75" w:rsidRPr="00C57B4E" w:rsidRDefault="00666FD1" w:rsidP="00416A75">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37E2D" w:rsidRPr="00C57B4E">
        <w:rPr>
          <w:lang w:val="en-US"/>
        </w:rPr>
        <w:t>.</w:t>
      </w:r>
    </w:p>
    <w:p w14:paraId="5396EEF3" w14:textId="77777777" w:rsidR="00263914" w:rsidRDefault="00A37E2D" w:rsidP="006535C6">
      <w:pPr>
        <w:pStyle w:val="BodyText"/>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w:t>
      </w:r>
      <w:r w:rsidR="007B0711" w:rsidRPr="00C57B4E">
        <w:rPr>
          <w:lang w:val="en-US"/>
        </w:rPr>
        <w:lastRenderedPageBreak/>
        <w:t xml:space="preserve">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t>.</w:t>
      </w:r>
      <w:r w:rsidR="000A3FC1">
        <w:t xml:space="preserve"> </w:t>
      </w:r>
    </w:p>
    <w:p w14:paraId="6059B2D9" w14:textId="256B2A3E" w:rsidR="008C3779" w:rsidRDefault="006D7F80" w:rsidP="0007212B">
      <w:pPr>
        <w:pStyle w:val="Heading2"/>
      </w:pPr>
      <w:bookmarkStart w:id="14" w:name="_Toc129626871"/>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14"/>
      <w:proofErr w:type="spellEnd"/>
      <w:r w:rsidR="008C3779">
        <w:t xml:space="preserve"> </w:t>
      </w:r>
    </w:p>
    <w:p w14:paraId="6C2F0F1D" w14:textId="77777777" w:rsidR="00666FD1" w:rsidRDefault="00666FD1" w:rsidP="00666FD1">
      <w:pPr>
        <w:pStyle w:val="BodyText"/>
        <w:ind w:left="708"/>
      </w:pPr>
    </w:p>
    <w:p w14:paraId="6463B508" w14:textId="77777777" w:rsidR="001D1F24" w:rsidRPr="001D1F24" w:rsidRDefault="00666FD1" w:rsidP="001D1F24">
      <w:pPr>
        <w:pStyle w:val="BodyText"/>
      </w:pPr>
      <w: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1D1F24">
        <w:t>.</w:t>
      </w:r>
    </w:p>
    <w:p w14:paraId="6024EA84" w14:textId="3C688313" w:rsidR="0007212B" w:rsidRDefault="002128C8" w:rsidP="001D1F24">
      <w:pPr>
        <w:pStyle w:val="Heading4"/>
      </w:pPr>
      <w:bookmarkStart w:id="15" w:name="_Toc129626872"/>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15"/>
      <w:proofErr w:type="spellEnd"/>
    </w:p>
    <w:p w14:paraId="0345B867" w14:textId="77777777" w:rsidR="00666FD1" w:rsidRDefault="00666FD1" w:rsidP="00666FD1">
      <w:pPr>
        <w:pStyle w:val="BodyText"/>
        <w:ind w:left="708"/>
      </w:pPr>
    </w:p>
    <w:p w14:paraId="24BFF0DB" w14:textId="77777777" w:rsidR="00601164" w:rsidRPr="00C57B4E" w:rsidRDefault="00666FD1">
      <w:pPr>
        <w:pStyle w:val="BodyText"/>
        <w:rPr>
          <w:highlight w:val="yellow"/>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w:t>
      </w:r>
      <w:r w:rsidR="008532B7">
        <w:rPr>
          <w:rStyle w:val="FootnoteReference"/>
        </w:rPr>
        <w:footnoteReference w:id="30"/>
      </w:r>
      <w:r w:rsidR="00AB3068"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 xml:space="preserve">. </w:t>
      </w:r>
      <w:r w:rsidR="008532B7">
        <w:rPr>
          <w:rStyle w:val="FootnoteReference"/>
        </w:rPr>
        <w:footnoteReference w:id="31"/>
      </w:r>
      <w:r w:rsidR="00601164" w:rsidRPr="00C57B4E">
        <w:rPr>
          <w:lang w:val="en-US"/>
        </w:rPr>
        <w:t xml:space="preserve"> </w:t>
      </w:r>
    </w:p>
    <w:p w14:paraId="7287C631" w14:textId="77777777" w:rsidR="00AA59F4" w:rsidRPr="00C57B4E" w:rsidRDefault="00256D42">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C30E7B" w:rsidRPr="00C57B4E">
        <w:rPr>
          <w:lang w:val="en-US"/>
        </w:rPr>
        <w:t>.</w:t>
      </w:r>
      <w:r w:rsidR="00492A76"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lastRenderedPageBreak/>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8C3779" w:rsidRPr="00C57B4E">
        <w:rPr>
          <w:lang w:val="en-US"/>
        </w:rPr>
        <w:t>.</w:t>
      </w:r>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w:t>
      </w:r>
    </w:p>
    <w:p w14:paraId="5DCB4554" w14:textId="77777777" w:rsidR="005F06BB" w:rsidRPr="00C57B4E" w:rsidRDefault="005F06BB">
      <w:pPr>
        <w:pStyle w:val="BodyText"/>
        <w:rPr>
          <w:lang w:val="en-US"/>
        </w:rPr>
      </w:pPr>
    </w:p>
    <w:p w14:paraId="5A2F8759" w14:textId="6BC4F2DD" w:rsidR="007B0711" w:rsidRDefault="004D4683" w:rsidP="004D4683">
      <w:pPr>
        <w:pStyle w:val="Heading1"/>
        <w:rPr>
          <w:lang w:val="en-US"/>
        </w:rPr>
      </w:pPr>
      <w:bookmarkStart w:id="16" w:name="_Toc129626873"/>
      <w:proofErr w:type="spellStart"/>
      <w:r>
        <w:rPr>
          <w:lang w:val="en-US"/>
        </w:rPr>
        <w:t>Metodyka</w:t>
      </w:r>
      <w:bookmarkEnd w:id="16"/>
      <w:proofErr w:type="spellEnd"/>
    </w:p>
    <w:p w14:paraId="6C684762" w14:textId="77777777" w:rsidR="004D4683" w:rsidRPr="004D4683" w:rsidRDefault="004D4683" w:rsidP="004D4683">
      <w:pPr>
        <w:pStyle w:val="Heading1"/>
        <w:rPr>
          <w:lang w:val="en-US"/>
        </w:rPr>
      </w:pPr>
      <w:r>
        <w:rPr>
          <w:lang w:val="en-US"/>
        </w:rPr>
        <w:t xml:space="preserve"> </w:t>
      </w:r>
      <w:bookmarkStart w:id="17" w:name="_Toc129626874"/>
      <w:proofErr w:type="spellStart"/>
      <w:r>
        <w:rPr>
          <w:lang w:val="en-US"/>
        </w:rPr>
        <w:t>Wnioski</w:t>
      </w:r>
      <w:bookmarkEnd w:id="17"/>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8" w:name="_Toc129626875"/>
      <w:r w:rsidRPr="00C57B4E">
        <w:rPr>
          <w:lang w:val="en-US"/>
        </w:rPr>
        <w:t>Zakończenie</w:t>
      </w:r>
      <w:bookmarkEnd w:id="18"/>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w:t>
      </w:r>
      <w:r w:rsidRPr="00C57B4E">
        <w:rPr>
          <w:lang w:val="en-US"/>
        </w:rPr>
        <w:lastRenderedPageBreak/>
        <w:t xml:space="preserve">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19" w:name="_Toc129626876"/>
      <w:r w:rsidR="001F699B">
        <w:lastRenderedPageBreak/>
        <w:t>LITERATURA</w:t>
      </w:r>
      <w:bookmarkEnd w:id="19"/>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0" w:name="_Toc129626877"/>
      <w:r>
        <w:lastRenderedPageBreak/>
        <w:t>Spis tabel</w:t>
      </w:r>
      <w:bookmarkEnd w:id="20"/>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1" w:name="_Toc129626878"/>
      <w:r>
        <w:t>Spis rysunków</w:t>
      </w:r>
      <w:bookmarkEnd w:id="21"/>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2" w:name="_Toc129626879"/>
      <w:r w:rsidRPr="00C57B4E">
        <w:rPr>
          <w:lang w:val="en-US"/>
        </w:rPr>
        <w:lastRenderedPageBreak/>
        <w:t>Streszczenie</w:t>
      </w:r>
      <w:bookmarkEnd w:id="22"/>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3" w:name="_Toc129626880"/>
      <w:r w:rsidRPr="007651B5">
        <w:rPr>
          <w:lang w:val="en-US"/>
        </w:rPr>
        <w:t>Summary</w:t>
      </w:r>
      <w:bookmarkEnd w:id="23"/>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E4ED0" w14:textId="77777777" w:rsidR="006E084A" w:rsidRDefault="006E084A">
      <w:r>
        <w:separator/>
      </w:r>
    </w:p>
  </w:endnote>
  <w:endnote w:type="continuationSeparator" w:id="0">
    <w:p w14:paraId="037A449A" w14:textId="77777777" w:rsidR="006E084A" w:rsidRDefault="006E0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A4402" w14:textId="77777777" w:rsidR="006E084A" w:rsidRDefault="006E084A">
      <w:r>
        <w:separator/>
      </w:r>
    </w:p>
  </w:footnote>
  <w:footnote w:type="continuationSeparator" w:id="0">
    <w:p w14:paraId="373A3783" w14:textId="77777777" w:rsidR="006E084A" w:rsidRDefault="006E084A">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 w:id="28">
    <w:p w14:paraId="016C5DAC" w14:textId="77777777" w:rsidR="003711CC" w:rsidRPr="007651B5" w:rsidRDefault="003711CC">
      <w:pPr>
        <w:pStyle w:val="FootnoteText"/>
        <w:rPr>
          <w:rFonts w:ascii="Times New Roman" w:hAnsi="Times New Roman"/>
          <w:lang w:val="en-US"/>
        </w:rPr>
      </w:pPr>
      <w:r w:rsidRPr="0058046A">
        <w:rPr>
          <w:rStyle w:val="FootnoteReference"/>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sidR="00485FEE">
        <w:rPr>
          <w:rFonts w:ascii="Times New Roman" w:hAnsi="Times New Roman"/>
          <w:lang w:val="en-US"/>
        </w:rPr>
        <w:t>.</w:t>
      </w:r>
    </w:p>
  </w:footnote>
  <w:footnote w:id="29">
    <w:p w14:paraId="35523926"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Dokumenty Oracle dostarczone przez firmę wdrożeniową</w:t>
      </w:r>
      <w:r w:rsidR="00485FEE">
        <w:rPr>
          <w:rFonts w:ascii="Times New Roman" w:hAnsi="Times New Roman"/>
        </w:rPr>
        <w:t>.</w:t>
      </w:r>
    </w:p>
  </w:footnote>
  <w:footnote w:id="30">
    <w:p w14:paraId="2E6730FB" w14:textId="77777777" w:rsidR="003711CC" w:rsidRPr="005A2B3D"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w:t>
      </w:r>
      <w:r w:rsidRPr="005A2B3D">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5A2B3D">
        <w:rPr>
          <w:rFonts w:ascii="Times New Roman" w:hAnsi="Times New Roman"/>
        </w:rPr>
        <w:t xml:space="preserve">, </w:t>
      </w:r>
      <w:r w:rsidRPr="0058046A">
        <w:rPr>
          <w:rFonts w:ascii="Times New Roman" w:hAnsi="Times New Roman"/>
        </w:rPr>
        <w:t>Zeszyty Naukowe Wydziału Elektrotechniki i Automatyki Politechniki Gdańskiej Nr 22</w:t>
      </w:r>
      <w:r w:rsidR="00485FEE">
        <w:rPr>
          <w:rFonts w:ascii="Times New Roman" w:hAnsi="Times New Roman"/>
        </w:rPr>
        <w:t>.</w:t>
      </w:r>
    </w:p>
  </w:footnote>
  <w:footnote w:id="31">
    <w:p w14:paraId="47CECD22" w14:textId="77777777" w:rsidR="003711CC" w:rsidRPr="00FD7603"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sidR="00485FEE">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4D"/>
    <w:rsid w:val="002F1834"/>
    <w:rsid w:val="002F25F2"/>
    <w:rsid w:val="002F2B02"/>
    <w:rsid w:val="002F5B94"/>
    <w:rsid w:val="002F743E"/>
    <w:rsid w:val="0030096B"/>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8046A"/>
    <w:rsid w:val="0058365D"/>
    <w:rsid w:val="005836B5"/>
    <w:rsid w:val="00583D17"/>
    <w:rsid w:val="00583D2E"/>
    <w:rsid w:val="0058730B"/>
    <w:rsid w:val="005905F5"/>
    <w:rsid w:val="00590919"/>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84A"/>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E003F"/>
    <w:rsid w:val="008E5B7E"/>
    <w:rsid w:val="008E79B6"/>
    <w:rsid w:val="008F3288"/>
    <w:rsid w:val="008F5752"/>
    <w:rsid w:val="008F5E0D"/>
    <w:rsid w:val="008F6B54"/>
    <w:rsid w:val="008F6DF3"/>
    <w:rsid w:val="0090075C"/>
    <w:rsid w:val="00900F0E"/>
    <w:rsid w:val="00902235"/>
    <w:rsid w:val="00903534"/>
    <w:rsid w:val="00904BE0"/>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4596D"/>
    <w:rsid w:val="00950417"/>
    <w:rsid w:val="00953A4B"/>
    <w:rsid w:val="00955187"/>
    <w:rsid w:val="0095661B"/>
    <w:rsid w:val="00957ECA"/>
    <w:rsid w:val="009613A1"/>
    <w:rsid w:val="00964A00"/>
    <w:rsid w:val="00966C83"/>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AE4"/>
    <w:rsid w:val="00B00D9A"/>
    <w:rsid w:val="00B03B53"/>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297A"/>
    <w:rsid w:val="00BD650F"/>
    <w:rsid w:val="00BE1D6E"/>
    <w:rsid w:val="00BE540D"/>
    <w:rsid w:val="00BF44C0"/>
    <w:rsid w:val="00BF5A51"/>
    <w:rsid w:val="00C01692"/>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C63"/>
    <w:rsid w:val="00CE4EA1"/>
    <w:rsid w:val="00CE75ED"/>
    <w:rsid w:val="00CF045C"/>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D8D"/>
    <w:rsid w:val="00D93885"/>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3CAA"/>
    <w:rsid w:val="00DF62FB"/>
    <w:rsid w:val="00E0187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497C"/>
    <w:rsid w:val="00F14DB6"/>
    <w:rsid w:val="00F174D4"/>
    <w:rsid w:val="00F20B35"/>
    <w:rsid w:val="00F23B52"/>
    <w:rsid w:val="00F24684"/>
    <w:rsid w:val="00F27108"/>
    <w:rsid w:val="00F31EA7"/>
    <w:rsid w:val="00F41BD5"/>
    <w:rsid w:val="00F41FD7"/>
    <w:rsid w:val="00F4529E"/>
    <w:rsid w:val="00F46E35"/>
    <w:rsid w:val="00F47817"/>
    <w:rsid w:val="00F47CFD"/>
    <w:rsid w:val="00F507F0"/>
    <w:rsid w:val="00F50EA5"/>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6C45"/>
    <w:rsid w:val="00F8557A"/>
    <w:rsid w:val="00F92269"/>
    <w:rsid w:val="00F92E42"/>
    <w:rsid w:val="00F9739A"/>
    <w:rsid w:val="00F978CD"/>
    <w:rsid w:val="00FB09FF"/>
    <w:rsid w:val="00FB1075"/>
    <w:rsid w:val="00FC43D6"/>
    <w:rsid w:val="00FC4923"/>
    <w:rsid w:val="00FD42FC"/>
    <w:rsid w:val="00FD7603"/>
    <w:rsid w:val="00FE1A63"/>
    <w:rsid w:val="00FE2051"/>
    <w:rsid w:val="00FE242A"/>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806</TotalTime>
  <Pages>46</Pages>
  <Words>9929</Words>
  <Characters>56598</Characters>
  <Application>Microsoft Office Word</Application>
  <DocSecurity>0</DocSecurity>
  <Lines>471</Lines>
  <Paragraphs>13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6395</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80</cp:revision>
  <cp:lastPrinted>2013-02-07T12:59:00Z</cp:lastPrinted>
  <dcterms:created xsi:type="dcterms:W3CDTF">2023-03-18T19:59:00Z</dcterms:created>
  <dcterms:modified xsi:type="dcterms:W3CDTF">2023-05-0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